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0248C" w:rsidRPr="0040248C" w:rsidRDefault="0040248C" w:rsidP="0040248C">
      <w:pPr>
        <w:spacing w:after="0" w:line="240" w:lineRule="auto"/>
        <w:jc w:val="center"/>
        <w:rPr>
          <w:rFonts w:ascii="Calibri" w:eastAsia="Calibri" w:hAnsi="Calibri" w:cs="Calibri"/>
          <w:b/>
          <w:lang w:val="pt-BR"/>
        </w:rPr>
      </w:pPr>
      <w:r w:rsidRPr="0040248C">
        <w:rPr>
          <w:rFonts w:ascii="Calibri" w:eastAsia="Calibri" w:hAnsi="Calibri" w:cs="Calibri"/>
          <w:b/>
          <w:lang w:val="pt-BR"/>
        </w:rPr>
        <w:t>REFERENCIAS BIBLIOGRÁFICAS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fldChar w:fldCharType="begin" w:fldLock="1"/>
      </w:r>
      <w:r w:rsidRPr="0040248C">
        <w:rPr>
          <w:rFonts w:ascii="Times New Roman" w:eastAsia="Calibri" w:hAnsi="Times New Roman" w:cs="Times New Roman"/>
          <w:bCs/>
          <w:lang w:val="es-ES"/>
        </w:rPr>
        <w:instrText xml:space="preserve">ADDIN Mendeley Bibliography CSL_BIBLIOGRAPHY </w:instrText>
      </w:r>
      <w:r w:rsidRPr="0040248C">
        <w:rPr>
          <w:rFonts w:ascii="Times New Roman" w:eastAsia="Calibri" w:hAnsi="Times New Roman" w:cs="Times New Roman"/>
          <w:bCs/>
          <w:lang w:val="es-ES"/>
        </w:rPr>
        <w:fldChar w:fldCharType="separate"/>
      </w:r>
      <w:r w:rsidRPr="0040248C">
        <w:rPr>
          <w:rFonts w:ascii="Times New Roman" w:eastAsia="Calibri" w:hAnsi="Times New Roman" w:cs="Times New Roman"/>
          <w:bCs/>
          <w:lang w:val="es-ES"/>
        </w:rPr>
        <w:t>Aguilera Diaz, M. M. (2009). CIÉNAGA DE AYAPEL: RIQUEZA EN BIODIVERSIDAD Y RECURSOS HÍDRICOS. Cartagena de Indias.</w:t>
      </w:r>
    </w:p>
    <w:p w:rsidR="001F56DD" w:rsidRDefault="001F56DD" w:rsidP="001F56DD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1F56DD" w:rsidRPr="0040248C" w:rsidRDefault="001F56DD" w:rsidP="001F56DD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Aguirre, N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1. Redes tróficas y productividad en el 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olombia. Texto de divulgación científica. Sello editorial Universidad de Medellín. ISBN. 978-958-8692-44-9. Medellín, Colombia. 49 páginas. </w:t>
      </w:r>
    </w:p>
    <w:p w:rsidR="00C3036A" w:rsidRDefault="00C3036A" w:rsidP="00C3036A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bookmarkStart w:id="0" w:name="_GoBack"/>
      <w:bookmarkEnd w:id="0"/>
    </w:p>
    <w:p w:rsidR="00C3036A" w:rsidRPr="0040248C" w:rsidRDefault="00C3036A" w:rsidP="00C3036A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Aguirre, N., Caicedo, O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1. Las plantas acuáticas del 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Córdoba, Colombia. Texto de divulgación científica. Sello editorial Universidad de Medellín. ISBN. 978-958-8692-49-4. Medellín, Colombia. 49 páginas. </w:t>
      </w:r>
    </w:p>
    <w:p w:rsidR="00C3036A" w:rsidRDefault="00C3036A" w:rsidP="00C3036A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C3036A" w:rsidRPr="0040248C" w:rsidRDefault="00C3036A" w:rsidP="00C3036A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Aguirre, N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utge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P., &amp;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chosseler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P. 2006. Mise e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oeuvr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l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ethod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térilisati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’eau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SODIS e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olombi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evu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Techniqu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uxembourgeois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pp. 151-152. Luxemburgo EU. Marzo de 2006. ISSN 0035-4260.</w:t>
      </w:r>
    </w:p>
    <w:p w:rsidR="00C3036A" w:rsidRDefault="00C3036A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Colorado, J., Herrera, J., &amp; Acosta, E. (2002). Plan Básico de Ordenamiento Territorial San Jerónim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02 - 2012. Tomo I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órdoba)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Corporación Autónoma Regional de los Valles del Sinú y de San Jorge (CVS). ACUERDO DE CONSEJO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DlRECTIVO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N° 1 3 3 (2009)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etrieve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rom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http://www.cvs.gov.co/jupgrade/images/stories/docs/varios/acuerdo_133_complejo_humedales_de_ayapel.pdf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Corporación Autónoma Regional de los Valles del Sinú y de San Jorge (CVS)- Grupo de Investigación en Gestión Y Modelación Ambiental (GAIA)–Corporació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académic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Ambiental. (2007). PLAN DE MANEJO AMBIENTAL DEL COMPLEJO DE HUMEDALES DE AYAPEL. Medellín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>CORPORACIÓN AUTÓNOMA REGIONAL DE LOS VALLES DEL SINU Y SAN JORGE – CVS. (2012). FORMULACIONPLAN DE MANEJO DEL RECURSO HÍDRICO SUBTERRÁNEO DEL MUNICIPIO AYAPEL, EN EL DEPARTAMENTO DE CÓRDOBA. Montería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Fundació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roAve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. (2008). Conservación de las aves acuáticas en Colombia. Conservación Colombiana, 6(1900–1592), 78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>Grupo de Investigación en Gestión Y Modelación Ambiental (GAIA). (2005). ANÁLISIS DE LA RELACIÓN RÍO-CIÉNAGA Y SU EFECTO SOBRE LA PRODUCCIÓN PESQUERA EN EL SISTEMA CENAGOSO DE AYAPEL, COLOMBIA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>Romero, M., Cabrera, E., &amp; Ortiz, N. (2008). Informe sobre el estado de la biodiversidad en Colombia 2006-2007. Bogotá D. C., Colombia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arín Avendaño, C.M. and Aguirre Ramírez, N.J. 2017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pati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and temporal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ariati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of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ish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ssemblag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ssociate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with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quati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acrophyt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atche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i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th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ittor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zon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of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th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wam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omplex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olombia. Act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imnologic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Brasiliensi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2017, vol. 29, e3. </w:t>
      </w:r>
      <w:hyperlink r:id="rId4" w:history="1">
        <w:r w:rsidRPr="0040248C">
          <w:rPr>
            <w:rFonts w:ascii="Calibri" w:eastAsia="Calibri" w:hAnsi="Calibri" w:cs="Times New Roman"/>
            <w:bCs/>
            <w:lang w:val="es-ES"/>
          </w:rPr>
          <w:t>http://dx.doi.org/10.1590/S2179-975X6016</w:t>
        </w:r>
      </w:hyperlink>
      <w:r w:rsidRPr="0040248C">
        <w:rPr>
          <w:rFonts w:ascii="Times New Roman" w:eastAsia="Calibri" w:hAnsi="Times New Roman" w:cs="Times New Roman"/>
          <w:bCs/>
          <w:lang w:val="es-ES"/>
        </w:rPr>
        <w:t xml:space="preserve">.  ISSN 0102-6712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lastRenderedPageBreak/>
        <w:t xml:space="preserve">Puerta, Y., Aguirre N., y Vélez F. 2016.  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como sitio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amsar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, una perspectiva para la gestión Ambiental. Julio de 2016. Imprenta Universidad de Antioquia. ISBN 978-958-714-720-9. 38 pp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>Vélez, F., Montoya, Y.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,  Aguirre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N.  &amp;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Jorda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E. 2016. 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Biologic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diversity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i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th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olombia)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loodplai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ystem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GeoÖko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lum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/Band XXXVII, 60-78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Göttinge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Germany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. ISSN 1616-0983 (0720-454X)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David, D. Aguirre, N. González, E. y Vélez, F. 2016. Mamíferos asociados al 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y su relación con las poblaciones humanas, Córdoba, Colombia.  Septiembre de 2016. Imprenta Universidad de Antioquia. ISBN 978 958 8947 75 4. 83 pp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Puerta, Y., Aguirre, N. y Vélez, J. 2016. “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como posible sitio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amsar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Colombia”. Gestión y Ambiente 19(1): 110-122-xx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doi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:</w:t>
      </w:r>
      <w:hyperlink r:id="rId5" w:history="1">
        <w:r w:rsidRPr="0040248C">
          <w:rPr>
            <w:rFonts w:ascii="Times New Roman" w:eastAsia="Calibri" w:hAnsi="Times New Roman" w:cs="Times New Roman"/>
            <w:bCs/>
            <w:lang w:val="es-ES"/>
          </w:rPr>
          <w:t>10.15446/ga</w:t>
        </w:r>
      </w:hyperlink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hyperlink r:id="rId6" w:history="1">
        <w:r w:rsidRPr="0040248C">
          <w:rPr>
            <w:rFonts w:ascii="Times New Roman" w:eastAsia="Calibri" w:hAnsi="Times New Roman" w:cs="Times New Roman"/>
            <w:bCs/>
            <w:lang w:val="es-ES"/>
          </w:rPr>
          <w:t>http://www.revistas.unal.edu.co/index.php/gestion</w:t>
        </w:r>
      </w:hyperlink>
      <w:r w:rsidRPr="0040248C">
        <w:rPr>
          <w:rFonts w:ascii="Times New Roman" w:eastAsia="Calibri" w:hAnsi="Times New Roman" w:cs="Times New Roman"/>
          <w:bCs/>
          <w:lang w:val="es-ES"/>
        </w:rPr>
        <w:t>. ISSN Impreso: 0124-177X. ISSN En línea: 2357-5905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González, E., y Aguirre, N. 2015. De las ciencias a la vida o sobre la productividad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y su praxis. Revista Ingenierías Universidad de Medellín, vol. 14, No. 27 pp. 29-47 ISSN 1692-3324 - julio-diciembre de 2015/294 p. Medellín, Colombia. DOI. 10.22395/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ium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. 10.22395/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ium</w:t>
      </w:r>
      <w:proofErr w:type="spellEnd"/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Vélez, F., González, E., y Aguirre, N., Osorio, Y., Marín, N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tehortú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E., 2014. Caracterización de plantas acuáticas y material vegetal para el desarrollo de un biocombustible sólido. Revista Colombiana de Materiales N 5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52-157. Edición especial artículos Cortos.  ISSN. 2256-1013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 Y., Aguirre N. 2013. Dinámica del ensamblaj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lg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epifítico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el sistema de planos inundables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a través del pulso de inundación. Revista U.D.C.A. Universidad de ciencias aplicadas ambientales. Actualidad &amp;</w:t>
      </w:r>
      <w:proofErr w:type="spellStart"/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Divulagació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 Científica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>.  16 (2): 491-500, Julio-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Diciembre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>, 2013. ISSN 0123-4226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 Y., Sala, S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uillou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A., Aguirre N. y Plata-Díaz Y.  2013. Lista de las diatomeas de ambientes continentales de Colombia. Rev. Biota Colombiana. Vol. 14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Nro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 julio-dic 2013. 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3-78. ISSN. 0124-5376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 Y., Aguirre N. 2013. Dinámica fisicoquímica de las aguas de un sistema de planicies inundables tropicales. Rev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a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Ing. Univ. Antioquia. No. 69. 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56-273. ISSN. 0120-6230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Hernández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Aguirre N., Palacio J. Ramírez J., Duque S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Guisand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C., Aranguren N., Mogollón, N. 2013. Evaluación comparativa de algunas característica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imnológic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seis ambiente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enítico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Colombia. Rev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a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Ing. Univ. Antioquia. No. 69. 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16-228. ISSN. 0120-6230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Y. Montoya-Moreno and N. Aguirre-Ramírez. 2013. Estado del arte del conocimiento sobr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erifit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Colombia.  Revista Gestión y Ambiente. Diciembre.  2013: 16 (3): 91-117. ISSN 0124.177X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Aguirre, N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2. Elaboración de una cartilla pedagógica para traducir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ellenguaj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científico en lenguaje cotidiano. Revist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Uni-pluri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/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ersida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Separata. No.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36.Noviembre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2012.  ISSN 1657-4249. Medellín, Colombia. Páginas 11-19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Hernández, E., Aguirre, N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2. La vida microscópica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: un modelo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hermenéutico  para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traducir el lenguaje científico en lenguaje cotidiano. Revist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Uni-</w:t>
      </w:r>
      <w:r w:rsidRPr="0040248C">
        <w:rPr>
          <w:rFonts w:ascii="Times New Roman" w:eastAsia="Calibri" w:hAnsi="Times New Roman" w:cs="Times New Roman"/>
          <w:bCs/>
          <w:lang w:val="es-ES"/>
        </w:rPr>
        <w:lastRenderedPageBreak/>
        <w:t>pluri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/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ersida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Noviembre de 2012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2 No. 3. ISSN 1657-4249. Medellín, Colombia. Páginas 46-50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Ramos, D., Mejía, R., Vélez, F., y Aguirre, N. 2012. Diagnóstico de las condiciones sanitarias del corregimiento el Cedro, e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órdoba.Revist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cod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r w:rsidRPr="0040248C">
        <w:rPr>
          <w:rFonts w:ascii="Calibri" w:eastAsia="Calibri" w:hAnsi="Calibri" w:cs="Times New Roman"/>
          <w:bCs/>
          <w:lang w:val="es-ES"/>
        </w:rPr>
        <w:t>Institución Editora: Asociación Colombiana</w:t>
      </w:r>
      <w:r>
        <w:rPr>
          <w:rFonts w:ascii="Calibri" w:eastAsia="Calibri" w:hAnsi="Calibri" w:cs="Times New Roman"/>
          <w:bCs/>
          <w:lang w:val="es-ES"/>
        </w:rPr>
        <w:t xml:space="preserve"> d</w:t>
      </w:r>
      <w:r w:rsidRPr="0040248C">
        <w:rPr>
          <w:rFonts w:ascii="Calibri" w:eastAsia="Calibri" w:hAnsi="Calibri" w:cs="Times New Roman"/>
          <w:bCs/>
          <w:lang w:val="es-ES"/>
        </w:rPr>
        <w:t xml:space="preserve">e </w:t>
      </w:r>
      <w:r w:rsidRPr="0040248C">
        <w:rPr>
          <w:rFonts w:ascii="Calibri" w:eastAsia="Calibri" w:hAnsi="Calibri" w:cs="Times New Roman"/>
          <w:bCs/>
          <w:lang w:val="es-ES"/>
        </w:rPr>
        <w:t>Ingeniería</w:t>
      </w:r>
      <w:r w:rsidRPr="0040248C">
        <w:rPr>
          <w:rFonts w:ascii="Calibri" w:eastAsia="Calibri" w:hAnsi="Calibri" w:cs="Times New Roman"/>
          <w:bCs/>
          <w:lang w:val="es-ES"/>
        </w:rPr>
        <w:t xml:space="preserve"> Sanitaria y Ambiental - </w:t>
      </w:r>
      <w:proofErr w:type="spellStart"/>
      <w:proofErr w:type="gramStart"/>
      <w:r w:rsidRPr="0040248C">
        <w:rPr>
          <w:rFonts w:ascii="Calibri" w:eastAsia="Calibri" w:hAnsi="Calibri" w:cs="Times New Roman"/>
          <w:bCs/>
          <w:lang w:val="es-ES"/>
        </w:rPr>
        <w:t>Acodal</w:t>
      </w:r>
      <w:proofErr w:type="spellEnd"/>
      <w:r w:rsidRPr="0040248C">
        <w:rPr>
          <w:rFonts w:ascii="Calibri" w:eastAsia="Calibri" w:hAnsi="Calibri" w:cs="Times New Roman"/>
          <w:bCs/>
          <w:lang w:val="es-ES"/>
        </w:rPr>
        <w:t xml:space="preserve"> </w:t>
      </w:r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r w:rsidRPr="0040248C">
        <w:rPr>
          <w:rFonts w:ascii="Calibri" w:eastAsia="Calibri" w:hAnsi="Calibri" w:cs="Times New Roman"/>
          <w:bCs/>
          <w:lang w:val="es-ES"/>
        </w:rPr>
        <w:t>ISSN</w:t>
      </w:r>
      <w:proofErr w:type="gramEnd"/>
      <w:r w:rsidRPr="0040248C">
        <w:rPr>
          <w:rFonts w:ascii="Calibri" w:eastAsia="Calibri" w:hAnsi="Calibri" w:cs="Times New Roman"/>
          <w:bCs/>
          <w:lang w:val="es-ES"/>
        </w:rPr>
        <w:t xml:space="preserve"> : 0120-0798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ag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4-24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Sala, S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uillou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A., y Aguirre, N.  Diatomeas (BACILLARIOPHYTA)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erifític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l complejo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olombia.I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aldasi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34 (2): 457-474. Diciembre, 2012. </w:t>
      </w:r>
      <w:r w:rsidRPr="0040248C">
        <w:rPr>
          <w:rFonts w:ascii="Calibri" w:eastAsia="Calibri" w:hAnsi="Calibri" w:cs="Times New Roman"/>
          <w:bCs/>
          <w:lang w:val="es-ES"/>
        </w:rPr>
        <w:t>ISSN: 0366-5232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González, E., Aguirre, N., Grisales, L., Giraldo, G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illabon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S., Uribe, E., &amp; Velásquez,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D 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2. 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racci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: una estrategia didáctica basada en la hermenéutica para la circulación de los conocimientos o acerca del desarrollo de una prueba piloto. Revista Gestión y Ambiente. Mayo 2012: 15 (1): 151-164. ISSN 0124.177X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Jaramillo-Londoño, J. C y Aguirre-Ramírez, N. J. 2012. Fluctuación de los ensambles planctónicos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órdoba-Colombia) durante un ciclo semanal. Revista Ingenierías Universidad de Medellín. Revista Ingenierías Universidad de Medellín. Volumen 11, No. 21, pp. 65-78-ISSN 1692-3324. Julio-diciembre de 2012/196 p. Medellín, Colombia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Jaramillo-Londoño, J. C y Aguirre-Ramírez, N. J. 2012. Cambios espacio-temporales del plancton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órdoba-Colombia) durante la época de menor nivel del agua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aldasi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: 34(1):213-226. </w:t>
      </w:r>
      <w:r w:rsidRPr="0040248C">
        <w:rPr>
          <w:rFonts w:ascii="Calibri" w:eastAsia="Calibri" w:hAnsi="Calibri" w:cs="Times New Roman"/>
          <w:bCs/>
          <w:lang w:val="es-ES"/>
        </w:rPr>
        <w:t>ISSN: 0366-5232.</w:t>
      </w: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Hernández, E., Aguirre, N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1. La vida microscópica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: El fitoplancton. Sello editorial Universidad de Medellín. ISBN. 978-958-8692-43-2. Medellín, Colombia. 64 paginas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Aguirre, N., Y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González,  E.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1. El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erifit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l sistema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órdoba, Colombia. Texto de divulgación científica. Sello editorial Universidad de Medellín. ISBN. 978-958-8692-42-5. Medellín, Colombia. 81 páginas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Hernández, E., Aguirre, N., Palacio, J. 2011. Relación entre la determinación del pigmento Clorofila a y el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Biovolume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geométrico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lga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un lago de planicie de inundación (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órdoba, Colombia). Rev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a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Ing. Univ. Antioquia. No. 60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59-169. Septiembre, 2011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Vélez, F. &amp; Aguirre, N. 2011. Característica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orfométric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un lago de plano inundable tropical (ciénaga Hoyo Los Bagres, Colombia). Rev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a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Ing. Univ. Antioquia. No. 59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3-214. Junio, 2011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Sala, S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uilloud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A., y Aguirre, N. 2011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apartogramm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rucicul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Grunow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x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lev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) Ross, primer registro del género para Colombia. Revist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Universit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cientarum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o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16 (1). Enero-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Abril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2011. ISSN: 2027-1352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illabon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S., Aguirre, N. y Estrada, A. 2011. Influencia de la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acrófit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sobre la estructura poblacional de rotíferos y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icrocrustáceo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un plano de inundación tropical. Revista Biología Tropical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Volumen  59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>-2 (853-870) junio, 2011. ISSN-0034-7744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Cano, A., Arcos, Y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utge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P, &amp; Aguirre, N. 2010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Interati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tre l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ayonnement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olair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t l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tisan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dártemisi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nnu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our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l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désinfecti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éau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olombie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Revista </w:t>
      </w:r>
      <w:r w:rsidRPr="0040248C">
        <w:rPr>
          <w:rFonts w:ascii="Times New Roman" w:eastAsia="Calibri" w:hAnsi="Times New Roman" w:cs="Times New Roman"/>
          <w:bCs/>
          <w:lang w:val="es-ES"/>
        </w:rPr>
        <w:lastRenderedPageBreak/>
        <w:t xml:space="preserve">FAEC. Fundación Argentina de Ecología Científica. </w:t>
      </w:r>
      <w:hyperlink r:id="rId7" w:history="1">
        <w:r w:rsidRPr="0040248C">
          <w:rPr>
            <w:rFonts w:ascii="Times New Roman" w:eastAsia="Calibri" w:hAnsi="Times New Roman" w:cs="Times New Roman"/>
            <w:bCs/>
            <w:lang w:val="es-ES"/>
          </w:rPr>
          <w:t>http://www.mitosyfraudes.org/Francia/naguirre_artemisia.html</w:t>
        </w:r>
      </w:hyperlink>
      <w:r w:rsidRPr="0040248C">
        <w:rPr>
          <w:rFonts w:ascii="Times New Roman" w:eastAsia="Calibri" w:hAnsi="Times New Roman" w:cs="Times New Roman"/>
          <w:bCs/>
          <w:lang w:val="es-ES"/>
        </w:rPr>
        <w:t>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Jiménez-Segura, L., Carvajal-Quintero, J, y Aguirre, N. 2010. Las ciénagas como hábitat para los peces: Estudio de caso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órdoba), Colombia. Revista Actualidades Biológicas. Volumen 32, número (92): 53-64. Enero-junio de 2010. ISSN. 0304-3584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Villabon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S., Estrada, A., González, E., y Aguirre, N. 2010. El zooplancton de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y su papel en la ecología de éste sistema. Universidad de Antioquia, Medellín Colombia. ISBN 978-958-714-413-0.  28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g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Aguirre, N. 2010. Dinámica de la producción primari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itoplanctónic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un  lago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tropical ( ciénaga de Escotillitas) a lo largo del pulso de inundación. Rev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ac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Ing. Univ. Antioquia. No. 55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p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76-89. Septiembre, 2010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Arcos, Y., Betancur, J., Peñuela, G., Aguirre, N. 2010. Relación entre las formas solubles de </w:t>
      </w: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y Aguirre, N. 2009. Estado del arte de la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imnologí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lagos de planos inundables (ciénagas) en Colombia. Revista Gestión y Ambiente. 2009: 12 (3): 85-106. ISSN 0124.177X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>Gallo, L., Aguirre, N., Palacio, J., &amp; Ramírez John. 2009. Zooplancton (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rotifer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y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icrocrustace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) y su relación con los cambios del nivel del agua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órdoba, Colombia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aldasi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31 (2): 327-341. Diciembre, 2009. </w:t>
      </w:r>
      <w:r w:rsidRPr="0040248C">
        <w:rPr>
          <w:rFonts w:ascii="Calibri" w:eastAsia="Calibri" w:hAnsi="Calibri" w:cs="Times New Roman"/>
          <w:bCs/>
          <w:lang w:val="es-ES"/>
        </w:rPr>
        <w:t>ISSN: 0366-5232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y Aguirre, N. 2009. Dinámica del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erifito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asociado co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acrófit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escobillit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y su relación con el pulso de inundación. Revista Investigación, Biodiversidad y Desarrollo. 2009: 28 (2): 196-202. ISSN-1657-3498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y Aguirre, N. 2009. Cambio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nictemerale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variables físicas y químicas en la Ciénaga de Paticos, complejo cenagos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Colombia. Biología Tropical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Volumen  57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>-3 septiembre, 2009. ISSN-0034-7744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Montoya, Y., y Aguirre, N. 2009. Asociación de algas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perifític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raíces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macrófita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una ciénaga tropical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Colombiana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Hidrobiológica, 18 (3): 189-198. 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Hernández, E., Aguirre, N., Palacio, J. &amp; Ramírez, J. 2008. Variación espacio-temporal de la asociación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fitoplanctónic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en diferentes momentos del pulso hidrológico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(Córdoba), Colombia. Revista Actualidades Biológicas. Volumen 30, número (88): 67-81. Enero-julio de 2008. ISSN. 0304-3584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Jaime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X., Mejía, R.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Lutgen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P., &amp; Aguirre, N. 2007.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Sodis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Desinfección solar del agua. Guía de Aplicación. Universidad de Antioquia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orpo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,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IfbV-Luxemburg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. ISSN 00000065322. Medellín.</w:t>
      </w:r>
    </w:p>
    <w:p w:rsidR="0040248C" w:rsidRP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Chalarca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., Mejía R y Aguirre, N. 2007. Aproximación a la determinación del impacto de los vertimientos de las aguas residuales domésticas del municipio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>, sobre la calidad del agua de la ciénaga. Revista Facultad de Ingeniería, Universidad de Antioquia. 40: pg. 41-58. ISSN. 0120-6230.</w:t>
      </w:r>
    </w:p>
    <w:p w:rsidR="0040248C" w:rsidRDefault="0040248C" w:rsidP="0040248C">
      <w:pPr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bCs/>
          <w:lang w:val="es-ES"/>
        </w:rPr>
      </w:pPr>
    </w:p>
    <w:p w:rsidR="0000706A" w:rsidRDefault="0040248C" w:rsidP="001F56DD">
      <w:pPr>
        <w:adjustRightInd w:val="0"/>
        <w:spacing w:after="0" w:line="240" w:lineRule="auto"/>
        <w:jc w:val="both"/>
      </w:pPr>
      <w:r w:rsidRPr="0040248C">
        <w:rPr>
          <w:rFonts w:ascii="Times New Roman" w:eastAsia="Calibri" w:hAnsi="Times New Roman" w:cs="Times New Roman"/>
          <w:bCs/>
          <w:lang w:val="es-ES"/>
        </w:rPr>
        <w:t xml:space="preserve">Restrepo, C., Toro, M., &amp; Aguirre N. 2006. Aproximación dinámica del transporte del nitrógeno y del fósforo en la Ciénaga de </w:t>
      </w:r>
      <w:proofErr w:type="spellStart"/>
      <w:r w:rsidRPr="0040248C">
        <w:rPr>
          <w:rFonts w:ascii="Times New Roman" w:eastAsia="Calibri" w:hAnsi="Times New Roman" w:cs="Times New Roman"/>
          <w:bCs/>
          <w:lang w:val="es-ES"/>
        </w:rPr>
        <w:t>Ayapel</w:t>
      </w:r>
      <w:proofErr w:type="spellEnd"/>
      <w:r w:rsidRPr="0040248C">
        <w:rPr>
          <w:rFonts w:ascii="Times New Roman" w:eastAsia="Calibri" w:hAnsi="Times New Roman" w:cs="Times New Roman"/>
          <w:bCs/>
          <w:lang w:val="es-ES"/>
        </w:rPr>
        <w:t xml:space="preserve">. Revista Avances en recursos hidráulicos. Número 13 pp. 7-22. </w:t>
      </w:r>
      <w:proofErr w:type="gramStart"/>
      <w:r w:rsidRPr="0040248C">
        <w:rPr>
          <w:rFonts w:ascii="Times New Roman" w:eastAsia="Calibri" w:hAnsi="Times New Roman" w:cs="Times New Roman"/>
          <w:bCs/>
          <w:lang w:val="es-ES"/>
        </w:rPr>
        <w:t>Mayo</w:t>
      </w:r>
      <w:proofErr w:type="gramEnd"/>
      <w:r w:rsidRPr="0040248C">
        <w:rPr>
          <w:rFonts w:ascii="Times New Roman" w:eastAsia="Calibri" w:hAnsi="Times New Roman" w:cs="Times New Roman"/>
          <w:bCs/>
          <w:lang w:val="es-ES"/>
        </w:rPr>
        <w:t xml:space="preserve"> de 2006. Medellín. ISSN 0121-5701.</w:t>
      </w:r>
      <w:r w:rsidR="001F56DD">
        <w:rPr>
          <w:rFonts w:ascii="Times New Roman" w:eastAsia="Calibri" w:hAnsi="Times New Roman" w:cs="Times New Roman"/>
          <w:bCs/>
          <w:lang w:val="es-ES"/>
        </w:rPr>
        <w:t xml:space="preserve">  </w:t>
      </w:r>
      <w:r w:rsidRPr="0040248C">
        <w:rPr>
          <w:rFonts w:ascii="Times New Roman" w:eastAsia="Calibri" w:hAnsi="Times New Roman" w:cs="Times New Roman"/>
          <w:bCs/>
          <w:lang w:val="es-ES"/>
        </w:rPr>
        <w:fldChar w:fldCharType="end"/>
      </w:r>
    </w:p>
    <w:sectPr w:rsidR="0000706A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0248C"/>
    <w:rsid w:val="0000706A"/>
    <w:rsid w:val="001F56DD"/>
    <w:rsid w:val="0040248C"/>
    <w:rsid w:val="004846A8"/>
    <w:rsid w:val="00C30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3FDF7A2"/>
  <w15:chartTrackingRefBased/>
  <w15:docId w15:val="{1DCE584C-1CC0-49A2-AC13-7BEF0F968F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www.mitosyfraudes.org/Francia/naguirre_artemisia.html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revistas.unal.edu.co/index.php/gestion" TargetMode="External"/><Relationship Id="rId5" Type="http://schemas.openxmlformats.org/officeDocument/2006/relationships/hyperlink" Target="http://dx.doi.org/10.15446/ga" TargetMode="External"/><Relationship Id="rId4" Type="http://schemas.openxmlformats.org/officeDocument/2006/relationships/hyperlink" Target="http://dx.doi.org/10.1590/S2179-975X6016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4</Pages>
  <Words>1857</Words>
  <Characters>10219</Characters>
  <Application>Microsoft Office Word</Application>
  <DocSecurity>0</DocSecurity>
  <Lines>85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nisterio de Ambiente y Desarrollo Sostenible</Company>
  <LinksUpToDate>false</LinksUpToDate>
  <CharactersWithSpaces>12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car Hernan Manrique Betancourt</dc:creator>
  <cp:keywords/>
  <dc:description/>
  <cp:lastModifiedBy>Oscar Hernan Manrique Betancourt</cp:lastModifiedBy>
  <cp:revision>2</cp:revision>
  <dcterms:created xsi:type="dcterms:W3CDTF">2019-01-24T21:06:00Z</dcterms:created>
  <dcterms:modified xsi:type="dcterms:W3CDTF">2019-01-24T21:26:00Z</dcterms:modified>
</cp:coreProperties>
</file>